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r w:rsidR="004B41BD" w:rsidRPr="004B41BD">
        <w:rPr>
          <w:lang w:val="en-US"/>
        </w:rPr>
        <w:t>eg</w:t>
      </w:r>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3839237E" w:rsidR="00067212" w:rsidRPr="0006721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Un asistente virtual que puede estar disponible a toda hora, atender a muchos usuarios a la vez y </w:t>
      </w:r>
      <w:r w:rsidRPr="00067212">
        <w:rPr>
          <w:b/>
          <w:bCs/>
        </w:rPr>
        <w:t>con una buena base de conocimiento que actualmente es insuficient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67FFAC0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 xml:space="preserve">Desarrollar una aplicación informática que permita la gestión o construcción de conocimiento automático para Asistentes Virtuales, en las plataformas web o móvil de las organizaciones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EB202E" w14:textId="7E023E28" w:rsidR="00A561D4" w:rsidRDefault="009E3880" w:rsidP="00FF6F4A">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37176FE8" w14:textId="192CD600" w:rsidR="00EC74AA" w:rsidRDefault="00EC74AA" w:rsidP="00FF6F4A">
      <w:pPr>
        <w:spacing w:after="0" w:line="276" w:lineRule="auto"/>
        <w:ind w:hanging="851"/>
        <w:rPr>
          <w:noProof/>
        </w:rPr>
      </w:pPr>
    </w:p>
    <w:p w14:paraId="681A72BF" w14:textId="7F5F1A3B" w:rsidR="00EC74AA" w:rsidRDefault="00EC74AA" w:rsidP="00FF6F4A">
      <w:pPr>
        <w:spacing w:after="0" w:line="276" w:lineRule="auto"/>
        <w:ind w:hanging="851"/>
        <w:rPr>
          <w:noProof/>
        </w:rPr>
      </w:pPr>
      <w:r>
        <w:rPr>
          <w:noProof/>
        </w:rPr>
        <w:t xml:space="preserve">           Explicación detallada del proceso:</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15BA83C"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0D921999"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7E8E40A3"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r>
        <w:rPr>
          <w:b/>
        </w:rPr>
        <w:t>Asistente_</w:t>
      </w:r>
      <w:r w:rsidR="00624BE0" w:rsidRPr="000F34F7">
        <w:rPr>
          <w:b/>
        </w:rPr>
        <w:t>Virtual</w:t>
      </w:r>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r>
        <w:rPr>
          <w:b/>
          <w:color w:val="000000"/>
        </w:rPr>
        <w:t xml:space="preserve">Info_contenido: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r w:rsidR="00FE5073" w:rsidRPr="00FE5073">
        <w:rPr>
          <w:b/>
          <w:i/>
        </w:rPr>
        <w:t>Asistente_Virtual</w:t>
      </w:r>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C75787F" w:rsidR="00961913" w:rsidRPr="002F6480" w:rsidRDefault="00961913" w:rsidP="00961913">
      <w:pPr>
        <w:autoSpaceDE w:val="0"/>
        <w:autoSpaceDN w:val="0"/>
        <w:adjustRightInd w:val="0"/>
        <w:spacing w:after="0" w:line="360" w:lineRule="auto"/>
        <w:jc w:val="both"/>
      </w:pPr>
      <w:r w:rsidRPr="002F6480">
        <w:t>THP: Tarifa Horaria Promedio. El salario promedio de las personas que trabajan en el proyecto que es $</w:t>
      </w:r>
      <w:r w:rsidR="00762814">
        <w:t>7</w:t>
      </w:r>
      <w:r>
        <w:t>00</w:t>
      </w:r>
      <w:r w:rsidRPr="002F6480">
        <w:t xml:space="preserve"> en CUP dividido entre 160 horas. </w:t>
      </w:r>
    </w:p>
    <w:p w14:paraId="779BC147" w14:textId="74A4A2ED" w:rsidR="00961913" w:rsidRPr="002F6480" w:rsidRDefault="00961913" w:rsidP="00961913">
      <w:pPr>
        <w:autoSpaceDE w:val="0"/>
        <w:autoSpaceDN w:val="0"/>
        <w:adjustRightInd w:val="0"/>
        <w:spacing w:after="0" w:line="360" w:lineRule="auto"/>
        <w:jc w:val="both"/>
      </w:pPr>
      <w:r w:rsidRPr="002F6480">
        <w:rPr>
          <w:b/>
        </w:rPr>
        <w:t>CHH</w:t>
      </w:r>
      <w:r w:rsidRPr="002F6480">
        <w:t xml:space="preserve"> = 2 * </w:t>
      </w:r>
      <w:r w:rsidR="000C09DB">
        <w:t>700</w:t>
      </w:r>
      <w:r w:rsidRPr="002F6480">
        <w:t xml:space="preserve"> / 160 </w:t>
      </w:r>
    </w:p>
    <w:p w14:paraId="2D52B742" w14:textId="244747B6"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0C09DB">
        <w:t>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35E4D7CC"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t>1</w:t>
      </w:r>
      <w:r w:rsidR="000E0E73">
        <w:t>2</w:t>
      </w:r>
      <w:r w:rsidR="000C09DB">
        <w:t>00</w:t>
      </w:r>
      <w:r w:rsidRPr="002F6480">
        <w:t xml:space="preserve"> en CUP y por tanto la THP = </w:t>
      </w:r>
      <w:r>
        <w:t>1</w:t>
      </w:r>
      <w:r w:rsidR="009800FB">
        <w:t>2</w:t>
      </w:r>
      <w:r>
        <w:t>00</w:t>
      </w:r>
      <w:r w:rsidRPr="002F6480">
        <w:t xml:space="preserve"> / 160 = </w:t>
      </w:r>
      <w:r w:rsidR="003C31FF">
        <w:t>7.5</w:t>
      </w:r>
      <w:r w:rsidRPr="002F6480">
        <w:t xml:space="preserve"> </w:t>
      </w:r>
    </w:p>
    <w:p w14:paraId="19896A31" w14:textId="652F9AF1"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2 * </w:t>
      </w:r>
      <w:r w:rsidR="003C31FF">
        <w:t>7.5</w:t>
      </w:r>
      <w:r w:rsidRPr="002F6480">
        <w:t xml:space="preserve"> = $ </w:t>
      </w:r>
      <w:r w:rsidR="00617745">
        <w:t>6.900</w:t>
      </w:r>
    </w:p>
    <w:p w14:paraId="47BBA27B" w14:textId="61CAE0E2"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617745">
        <w:rPr>
          <w:b/>
          <w:bCs/>
        </w:rPr>
        <w:t>6.900</w:t>
      </w:r>
      <w:r w:rsidR="00820477">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hyperlink r:id="rId61"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Programing Ingenieria de Software. </w:t>
      </w:r>
      <w:hyperlink r:id="rId71" w:history="1">
        <w:r w:rsidR="00915AFF" w:rsidRPr="00915AFF">
          <w:rPr>
            <w:rStyle w:val="Hipervnculo"/>
          </w:rPr>
          <w:t>XP - Extreme Programing Ingenieria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4B0F2" w14:textId="77777777" w:rsidR="00E63B20" w:rsidRDefault="00E63B20" w:rsidP="00F335AA">
      <w:pPr>
        <w:spacing w:after="0" w:line="240" w:lineRule="auto"/>
      </w:pPr>
      <w:r>
        <w:separator/>
      </w:r>
    </w:p>
  </w:endnote>
  <w:endnote w:type="continuationSeparator" w:id="0">
    <w:p w14:paraId="6604A142" w14:textId="77777777" w:rsidR="00E63B20" w:rsidRDefault="00E63B20" w:rsidP="00F335AA">
      <w:pPr>
        <w:spacing w:after="0" w:line="240" w:lineRule="auto"/>
      </w:pPr>
      <w:r>
        <w:continuationSeparator/>
      </w:r>
    </w:p>
  </w:endnote>
  <w:endnote w:type="continuationNotice" w:id="1">
    <w:p w14:paraId="79F2E7F1" w14:textId="77777777" w:rsidR="00E63B20" w:rsidRDefault="00E63B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1100F" w14:textId="77777777" w:rsidR="00E63B20" w:rsidRDefault="00E63B20" w:rsidP="00F335AA">
      <w:pPr>
        <w:spacing w:after="0" w:line="240" w:lineRule="auto"/>
      </w:pPr>
      <w:r>
        <w:separator/>
      </w:r>
    </w:p>
  </w:footnote>
  <w:footnote w:type="continuationSeparator" w:id="0">
    <w:p w14:paraId="08CA698E" w14:textId="77777777" w:rsidR="00E63B20" w:rsidRDefault="00E63B20" w:rsidP="00F335AA">
      <w:pPr>
        <w:spacing w:after="0" w:line="240" w:lineRule="auto"/>
      </w:pPr>
      <w:r>
        <w:continuationSeparator/>
      </w:r>
    </w:p>
  </w:footnote>
  <w:footnote w:type="continuationNotice" w:id="1">
    <w:p w14:paraId="2D9C88B0" w14:textId="77777777" w:rsidR="00E63B20" w:rsidRDefault="00E63B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5"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1"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8"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4"/>
  </w:num>
  <w:num w:numId="2" w16cid:durableId="381445408">
    <w:abstractNumId w:val="28"/>
  </w:num>
  <w:num w:numId="3" w16cid:durableId="1457528122">
    <w:abstractNumId w:val="17"/>
  </w:num>
  <w:num w:numId="4" w16cid:durableId="400175180">
    <w:abstractNumId w:val="25"/>
  </w:num>
  <w:num w:numId="5" w16cid:durableId="1389260593">
    <w:abstractNumId w:val="9"/>
  </w:num>
  <w:num w:numId="6" w16cid:durableId="394820420">
    <w:abstractNumId w:val="18"/>
  </w:num>
  <w:num w:numId="7" w16cid:durableId="520974394">
    <w:abstractNumId w:val="20"/>
  </w:num>
  <w:num w:numId="8" w16cid:durableId="440540296">
    <w:abstractNumId w:val="10"/>
  </w:num>
  <w:num w:numId="9" w16cid:durableId="1839929317">
    <w:abstractNumId w:val="16"/>
  </w:num>
  <w:num w:numId="10" w16cid:durableId="1124497473">
    <w:abstractNumId w:val="7"/>
  </w:num>
  <w:num w:numId="11" w16cid:durableId="1214541568">
    <w:abstractNumId w:val="12"/>
  </w:num>
  <w:num w:numId="12" w16cid:durableId="77675582">
    <w:abstractNumId w:val="5"/>
  </w:num>
  <w:num w:numId="13" w16cid:durableId="207105951">
    <w:abstractNumId w:val="2"/>
  </w:num>
  <w:num w:numId="14" w16cid:durableId="1716782199">
    <w:abstractNumId w:val="8"/>
  </w:num>
  <w:num w:numId="15" w16cid:durableId="487554322">
    <w:abstractNumId w:val="26"/>
  </w:num>
  <w:num w:numId="16" w16cid:durableId="2102331761">
    <w:abstractNumId w:val="2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4"/>
  </w:num>
  <w:num w:numId="18" w16cid:durableId="2146042442">
    <w:abstractNumId w:val="3"/>
  </w:num>
  <w:num w:numId="19" w16cid:durableId="612909185">
    <w:abstractNumId w:val="29"/>
  </w:num>
  <w:num w:numId="20" w16cid:durableId="7414846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3"/>
  </w:num>
  <w:num w:numId="22" w16cid:durableId="1309624655">
    <w:abstractNumId w:val="6"/>
  </w:num>
  <w:num w:numId="23" w16cid:durableId="528955537">
    <w:abstractNumId w:val="21"/>
  </w:num>
  <w:num w:numId="24" w16cid:durableId="1047993355">
    <w:abstractNumId w:val="1"/>
  </w:num>
  <w:num w:numId="25" w16cid:durableId="906063820">
    <w:abstractNumId w:val="19"/>
  </w:num>
  <w:num w:numId="26" w16cid:durableId="600380136">
    <w:abstractNumId w:val="0"/>
  </w:num>
  <w:num w:numId="27" w16cid:durableId="1464617509">
    <w:abstractNumId w:val="11"/>
  </w:num>
  <w:num w:numId="28" w16cid:durableId="2030448759">
    <w:abstractNumId w:val="4"/>
  </w:num>
  <w:num w:numId="29" w16cid:durableId="1389569999">
    <w:abstractNumId w:val="27"/>
  </w:num>
  <w:num w:numId="30" w16cid:durableId="878278965">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3445"/>
    <w:rsid w:val="0003407A"/>
    <w:rsid w:val="0003422A"/>
    <w:rsid w:val="000374FA"/>
    <w:rsid w:val="00045423"/>
    <w:rsid w:val="00045BA6"/>
    <w:rsid w:val="00046310"/>
    <w:rsid w:val="00047A8D"/>
    <w:rsid w:val="00047F24"/>
    <w:rsid w:val="000504F2"/>
    <w:rsid w:val="0005212E"/>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13A"/>
    <w:rsid w:val="002D07AB"/>
    <w:rsid w:val="002D2C57"/>
    <w:rsid w:val="002D38A1"/>
    <w:rsid w:val="002D7B3E"/>
    <w:rsid w:val="002E0500"/>
    <w:rsid w:val="002E21D1"/>
    <w:rsid w:val="002E475F"/>
    <w:rsid w:val="002E5FAB"/>
    <w:rsid w:val="002E6D36"/>
    <w:rsid w:val="002E753C"/>
    <w:rsid w:val="002F152E"/>
    <w:rsid w:val="002F3237"/>
    <w:rsid w:val="002F593C"/>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95E"/>
    <w:rsid w:val="003D596B"/>
    <w:rsid w:val="003D7160"/>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3474"/>
    <w:rsid w:val="005A4AAB"/>
    <w:rsid w:val="005A57D8"/>
    <w:rsid w:val="005B1466"/>
    <w:rsid w:val="005B3567"/>
    <w:rsid w:val="005B4DC3"/>
    <w:rsid w:val="005B6DFC"/>
    <w:rsid w:val="005C053C"/>
    <w:rsid w:val="005C4417"/>
    <w:rsid w:val="005C45E5"/>
    <w:rsid w:val="005C5C1B"/>
    <w:rsid w:val="005C62AE"/>
    <w:rsid w:val="005C72D3"/>
    <w:rsid w:val="005D188C"/>
    <w:rsid w:val="005D39F6"/>
    <w:rsid w:val="005D4F9B"/>
    <w:rsid w:val="005D535C"/>
    <w:rsid w:val="005D72B1"/>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ED"/>
    <w:rsid w:val="0076120A"/>
    <w:rsid w:val="00762814"/>
    <w:rsid w:val="00765F72"/>
    <w:rsid w:val="0076627B"/>
    <w:rsid w:val="0077128D"/>
    <w:rsid w:val="00771974"/>
    <w:rsid w:val="007747B0"/>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7849"/>
    <w:rsid w:val="008D0C47"/>
    <w:rsid w:val="008D2237"/>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913"/>
    <w:rsid w:val="00961EAE"/>
    <w:rsid w:val="0096496C"/>
    <w:rsid w:val="0096554F"/>
    <w:rsid w:val="00965EB4"/>
    <w:rsid w:val="00965EC7"/>
    <w:rsid w:val="0096663A"/>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4344E"/>
    <w:rsid w:val="00C52141"/>
    <w:rsid w:val="00C55BF1"/>
    <w:rsid w:val="00C6182C"/>
    <w:rsid w:val="00C61994"/>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66DF"/>
    <w:rsid w:val="00CD6EE0"/>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B34"/>
    <w:rsid w:val="00D35AEF"/>
    <w:rsid w:val="00D43D91"/>
    <w:rsid w:val="00D440AF"/>
    <w:rsid w:val="00D449F2"/>
    <w:rsid w:val="00D453E5"/>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AE7"/>
    <w:rsid w:val="00D82BD1"/>
    <w:rsid w:val="00D9043B"/>
    <w:rsid w:val="00D934E0"/>
    <w:rsid w:val="00D94134"/>
    <w:rsid w:val="00D949C2"/>
    <w:rsid w:val="00DA0B5C"/>
    <w:rsid w:val="00DA0D06"/>
    <w:rsid w:val="00DA4D3F"/>
    <w:rsid w:val="00DB67DE"/>
    <w:rsid w:val="00DB6DAE"/>
    <w:rsid w:val="00DB731F"/>
    <w:rsid w:val="00DC0287"/>
    <w:rsid w:val="00DC22B3"/>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8C7"/>
    <w:rsid w:val="00E3326B"/>
    <w:rsid w:val="00E3433F"/>
    <w:rsid w:val="00E37B9E"/>
    <w:rsid w:val="00E4092A"/>
    <w:rsid w:val="00E4292D"/>
    <w:rsid w:val="00E429ED"/>
    <w:rsid w:val="00E4384D"/>
    <w:rsid w:val="00E44338"/>
    <w:rsid w:val="00E47ACB"/>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1CF7"/>
    <w:rsid w:val="00F45A26"/>
    <w:rsid w:val="00F46586"/>
    <w:rsid w:val="00F46650"/>
    <w:rsid w:val="00F509D2"/>
    <w:rsid w:val="00F54CA9"/>
    <w:rsid w:val="00F5643E"/>
    <w:rsid w:val="00F5651B"/>
    <w:rsid w:val="00F645F0"/>
    <w:rsid w:val="00F67E2B"/>
    <w:rsid w:val="00F7099F"/>
    <w:rsid w:val="00F71DEE"/>
    <w:rsid w:val="00F74CE2"/>
    <w:rsid w:val="00F77DEA"/>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0</Pages>
  <Words>10433</Words>
  <Characters>57387</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cp:revision>
  <dcterms:created xsi:type="dcterms:W3CDTF">2022-09-21T14:00:00Z</dcterms:created>
  <dcterms:modified xsi:type="dcterms:W3CDTF">2022-09-21T14:00: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